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38EC9" w14:textId="3B38664E" w:rsidR="00C244E9" w:rsidRDefault="00070920" w:rsidP="00E141A4">
      <w:pPr>
        <w:pStyle w:val="ListParagraph"/>
        <w:numPr>
          <w:ilvl w:val="0"/>
          <w:numId w:val="3"/>
        </w:numPr>
      </w:pPr>
      <w:r>
        <w:t xml:space="preserve">Cuff </w:t>
      </w:r>
      <w:r w:rsidR="0014661E">
        <w:t>BP+ measurement acquired at 200Hz</w:t>
      </w:r>
    </w:p>
    <w:p w14:paraId="79F26A26" w14:textId="0BACDBC3" w:rsidR="0014661E" w:rsidRDefault="0014661E" w:rsidP="00E141A4">
      <w:pPr>
        <w:pStyle w:val="ListParagraph"/>
        <w:numPr>
          <w:ilvl w:val="0"/>
          <w:numId w:val="3"/>
        </w:numPr>
      </w:pPr>
      <w:r>
        <w:t>Xml file produced for each individual BP measurement</w:t>
      </w:r>
      <w:r w:rsidR="00F750F3">
        <w:t xml:space="preserve"> from start of inflation to</w:t>
      </w:r>
      <w:r w:rsidR="004F569A">
        <w:t xml:space="preserve"> end of deflation</w:t>
      </w:r>
      <w:r>
        <w:t xml:space="preserve"> (</w:t>
      </w:r>
      <w:r w:rsidR="00B446BB">
        <w:t xml:space="preserve">i.e., </w:t>
      </w:r>
      <w:r>
        <w:t>BPplus_</w:t>
      </w:r>
      <w:r w:rsidR="00B446BB">
        <w:t>0001</w:t>
      </w:r>
      <w:r>
        <w:t>.</w:t>
      </w:r>
      <w:r w:rsidR="6D1AF2DB">
        <w:t>xml</w:t>
      </w:r>
      <w:r>
        <w:t>)</w:t>
      </w:r>
      <w:r w:rsidR="00EF3E31">
        <w:t xml:space="preserve"> </w:t>
      </w:r>
    </w:p>
    <w:p w14:paraId="612A941A" w14:textId="01778E20" w:rsidR="00A37EEF" w:rsidRDefault="264EA3A8" w:rsidP="00E141A4">
      <w:pPr>
        <w:pStyle w:val="ListParagraph"/>
        <w:numPr>
          <w:ilvl w:val="1"/>
          <w:numId w:val="3"/>
        </w:numPr>
      </w:pPr>
      <w:r>
        <w:t>Folders 0000 to 000n contain the xml files from each cuff measurement that will be used for the analysis.</w:t>
      </w:r>
    </w:p>
    <w:p w14:paraId="7746E328" w14:textId="01E3807D" w:rsidR="0014661E" w:rsidRDefault="0014661E" w:rsidP="00E141A4">
      <w:pPr>
        <w:pStyle w:val="ListParagraph"/>
        <w:numPr>
          <w:ilvl w:val="0"/>
          <w:numId w:val="3"/>
        </w:numPr>
      </w:pPr>
      <w:r>
        <w:t>Isolate the cuff BP deflation curve</w:t>
      </w:r>
      <w:r w:rsidR="007D7D37">
        <w:t xml:space="preserve"> signal</w:t>
      </w:r>
      <w:r>
        <w:t xml:space="preserve"> from max</w:t>
      </w:r>
      <w:r w:rsidR="007D7D37">
        <w:t>imal</w:t>
      </w:r>
      <w:r>
        <w:t xml:space="preserve"> inflation </w:t>
      </w:r>
      <w:r w:rsidR="007D7D37">
        <w:t xml:space="preserve">to </w:t>
      </w:r>
      <w:r>
        <w:t xml:space="preserve">end of deflation </w:t>
      </w:r>
      <w:r w:rsidR="6B1CE3EB">
        <w:t>–recorded in arbitrary units</w:t>
      </w:r>
      <w:r w:rsidR="177B1A6C">
        <w:t xml:space="preserve"> </w:t>
      </w:r>
    </w:p>
    <w:p w14:paraId="60527601" w14:textId="69B27800" w:rsidR="00E1370C" w:rsidRPr="00575F67" w:rsidRDefault="00E1370C" w:rsidP="00E141A4">
      <w:pPr>
        <w:pStyle w:val="ListParagraph"/>
        <w:numPr>
          <w:ilvl w:val="0"/>
          <w:numId w:val="3"/>
        </w:numPr>
      </w:pPr>
      <w:r w:rsidRPr="00575F67">
        <w:t>Isolate the segment within the cuff BP deflation curve where the pressure pulsations are located</w:t>
      </w:r>
    </w:p>
    <w:p w14:paraId="18B3BA14" w14:textId="044CF657" w:rsidR="0014661E" w:rsidRDefault="05EAA4DB" w:rsidP="00E141A4">
      <w:pPr>
        <w:pStyle w:val="ListParagraph"/>
        <w:numPr>
          <w:ilvl w:val="0"/>
          <w:numId w:val="3"/>
        </w:numPr>
      </w:pPr>
      <w:r>
        <w:t>Subtract the estimated baseline from the cuff BP deflation curve signal to obtain the baseline-corrected signal of the deflating curve</w:t>
      </w:r>
      <w:r w:rsidR="5EE9EA63">
        <w:t xml:space="preserve"> for </w:t>
      </w:r>
      <w:r w:rsidR="006B7F08">
        <w:t>the</w:t>
      </w:r>
      <w:r w:rsidR="5EE9EA63">
        <w:t xml:space="preserve"> pressure pulsation</w:t>
      </w:r>
      <w:r w:rsidR="006B7F08">
        <w:t xml:space="preserve"> segment</w:t>
      </w:r>
      <w:r>
        <w:t xml:space="preserve"> </w:t>
      </w:r>
    </w:p>
    <w:p w14:paraId="6AB410E0" w14:textId="159A222E" w:rsidR="0014661E" w:rsidRDefault="00C47CF0" w:rsidP="00E141A4">
      <w:pPr>
        <w:pStyle w:val="ListParagraph"/>
        <w:numPr>
          <w:ilvl w:val="0"/>
          <w:numId w:val="3"/>
        </w:numPr>
      </w:pPr>
      <w:r>
        <w:t xml:space="preserve">Undertake </w:t>
      </w:r>
      <w:r w:rsidR="007B4CC3">
        <w:t>q</w:t>
      </w:r>
      <w:r w:rsidR="0014661E">
        <w:t>uality control of deflating cuff BP signal</w:t>
      </w:r>
      <w:r w:rsidR="4838BA75">
        <w:t xml:space="preserve"> and</w:t>
      </w:r>
      <w:r w:rsidR="67DB83C8">
        <w:t xml:space="preserve"> remov</w:t>
      </w:r>
      <w:r w:rsidR="6C130285">
        <w:t>e</w:t>
      </w:r>
      <w:r w:rsidR="67DB83C8">
        <w:t xml:space="preserve"> pressure pulsations</w:t>
      </w:r>
      <w:r w:rsidR="717DF862">
        <w:t xml:space="preserve"> with error </w:t>
      </w:r>
      <w:r w:rsidR="1B423268">
        <w:t>from motion</w:t>
      </w:r>
      <w:r w:rsidR="0014661E">
        <w:t xml:space="preserve"> artefacts </w:t>
      </w:r>
      <w:r w:rsidR="21A8C8CC">
        <w:t>or a</w:t>
      </w:r>
      <w:r w:rsidR="05EAA4DB">
        <w:t>rrhythmias</w:t>
      </w:r>
      <w:r w:rsidR="00F326E8">
        <w:t>, as per Bothe et al 2023</w:t>
      </w:r>
    </w:p>
    <w:p w14:paraId="2B20A836" w14:textId="285B1A62" w:rsidR="0014661E" w:rsidRDefault="0014661E" w:rsidP="00E141A4">
      <w:pPr>
        <w:pStyle w:val="ListParagraph"/>
        <w:numPr>
          <w:ilvl w:val="0"/>
          <w:numId w:val="3"/>
        </w:numPr>
      </w:pPr>
      <w:r>
        <w:t xml:space="preserve">Identify </w:t>
      </w:r>
      <w:r w:rsidR="00366DCD">
        <w:t>individual</w:t>
      </w:r>
      <w:r>
        <w:t xml:space="preserve"> beats from the isolated cuff BP deflation curve by locating the foot of the waveforms</w:t>
      </w:r>
    </w:p>
    <w:p w14:paraId="39A7226A" w14:textId="72D363AD" w:rsidR="0014661E" w:rsidRDefault="0014661E" w:rsidP="00E141A4">
      <w:pPr>
        <w:pStyle w:val="ListParagraph"/>
        <w:numPr>
          <w:ilvl w:val="0"/>
          <w:numId w:val="3"/>
        </w:numPr>
      </w:pPr>
      <w:r>
        <w:t xml:space="preserve">Extract </w:t>
      </w:r>
      <w:r w:rsidR="00FB3B65">
        <w:t xml:space="preserve">and number </w:t>
      </w:r>
      <w:r>
        <w:t xml:space="preserve">individual beats </w:t>
      </w:r>
      <w:r w:rsidR="467F09BA">
        <w:t>(</w:t>
      </w:r>
      <w:proofErr w:type="gramStart"/>
      <w:r w:rsidR="467F09BA">
        <w:t>e.g.</w:t>
      </w:r>
      <w:proofErr w:type="gramEnd"/>
      <w:r w:rsidR="467F09BA">
        <w:t xml:space="preserve"> from 1 to 10 ….)</w:t>
      </w:r>
      <w:r w:rsidR="05EAA4DB">
        <w:t xml:space="preserve"> </w:t>
      </w:r>
      <w:r>
        <w:t xml:space="preserve">from the isolated cuff BP deflation curve </w:t>
      </w:r>
    </w:p>
    <w:p w14:paraId="57E94A6A" w14:textId="49931382" w:rsidR="0014661E" w:rsidRDefault="00D3213C" w:rsidP="00E141A4">
      <w:pPr>
        <w:pStyle w:val="ListParagraph"/>
        <w:numPr>
          <w:ilvl w:val="0"/>
          <w:numId w:val="3"/>
        </w:numPr>
      </w:pPr>
      <w:r>
        <w:t>Undertake analysis of individual beats to identify the augmentation index</w:t>
      </w:r>
      <w:r w:rsidR="00A37EEF">
        <w:t xml:space="preserve"> </w:t>
      </w:r>
    </w:p>
    <w:p w14:paraId="617BA9E1" w14:textId="2D85F27E" w:rsidR="00A37EEF" w:rsidRDefault="0014661E" w:rsidP="00E141A4">
      <w:pPr>
        <w:pStyle w:val="ListParagraph"/>
        <w:numPr>
          <w:ilvl w:val="0"/>
          <w:numId w:val="3"/>
        </w:numPr>
      </w:pPr>
      <w:r>
        <w:t xml:space="preserve">Repeat for all </w:t>
      </w:r>
      <w:r w:rsidR="00266CBB">
        <w:t>individual beats</w:t>
      </w:r>
    </w:p>
    <w:p w14:paraId="46D1BA84" w14:textId="39E799D6" w:rsidR="0014661E" w:rsidRDefault="0014661E" w:rsidP="0014661E"/>
    <w:p w14:paraId="568770A3" w14:textId="38CE1D8C" w:rsidR="0076095D" w:rsidRDefault="0014661E" w:rsidP="0014661E">
      <w:pPr>
        <w:pStyle w:val="EndNoteBibliography"/>
      </w:pPr>
      <w:r>
        <w:t xml:space="preserve">Figure – Algorithm flow chart – Steps </w:t>
      </w:r>
      <w:r w:rsidR="0076095D">
        <w:t xml:space="preserve">taken </w:t>
      </w:r>
      <w:r>
        <w:t xml:space="preserve">to </w:t>
      </w:r>
      <w:r w:rsidR="00566584">
        <w:t>produce a cuff BP+ meaurement for individuals. Xml file was produced for each individual BP measurement</w:t>
      </w:r>
      <w:r w:rsidR="005D34AE">
        <w:t xml:space="preserve">. Analysis of the cuff BP delation curve signal </w:t>
      </w:r>
      <w:r w:rsidR="00B45663">
        <w:t xml:space="preserve">for indentification of individual beats from the pressure pulsations. </w:t>
      </w:r>
      <w:r w:rsidR="00512049">
        <w:t xml:space="preserve">Analysis of individual beats for identification of the augmentation index for </w:t>
      </w:r>
      <w:r w:rsidR="0009558F">
        <w:t>identification of beat with highest concordance with intra-arterial BP measurements.</w:t>
      </w:r>
      <w:r w:rsidR="00B446BB">
        <w:t xml:space="preserve"> Steps were repeated for each participant. </w:t>
      </w:r>
    </w:p>
    <w:p w14:paraId="7E951168" w14:textId="77777777" w:rsidR="0014661E" w:rsidRDefault="0014661E" w:rsidP="0014661E">
      <w:pPr>
        <w:pStyle w:val="EndNoteBibliography"/>
      </w:pPr>
    </w:p>
    <w:p w14:paraId="05056E14" w14:textId="05794A1D" w:rsidR="0014661E" w:rsidRDefault="0014661E" w:rsidP="00E9121F">
      <w:pPr>
        <w:pStyle w:val="EndNoteBibliography"/>
      </w:pPr>
      <w:r w:rsidRPr="00C87A8F">
        <w:t>Bothe TL, Bilo G, Parati G, Haberl R, Pilz N, Patzak A. Impact of oscillometric measurement artefacts in ambulatory blood pressure monitoring on estimates of average blood pressure and of its variability: a pilot study. Journal of Hypertension. 2023;41(1):140-9.</w:t>
      </w:r>
    </w:p>
    <w:p w14:paraId="799B868F" w14:textId="77777777" w:rsidR="001B42EA" w:rsidRDefault="001B42EA" w:rsidP="00E9121F">
      <w:pPr>
        <w:pStyle w:val="EndNoteBibliography"/>
      </w:pPr>
    </w:p>
    <w:p w14:paraId="562FC3F0" w14:textId="017CC494" w:rsidR="001B42EA" w:rsidRDefault="001B42EA">
      <w:pPr>
        <w:rPr>
          <w:rFonts w:ascii="Calibri" w:hAnsi="Calibri" w:cs="Calibri"/>
          <w:noProof/>
          <w:kern w:val="2"/>
          <w:lang w:val="en-US"/>
          <w14:ligatures w14:val="standardContextual"/>
        </w:rPr>
      </w:pPr>
      <w:r>
        <w:br w:type="page"/>
      </w:r>
    </w:p>
    <w:p w14:paraId="192561C8" w14:textId="443CC4C7" w:rsidR="001B42EA" w:rsidRDefault="001B42EA" w:rsidP="001B42EA">
      <w:pPr>
        <w:pStyle w:val="EndNoteBibliography"/>
      </w:pPr>
      <w:r>
        <mc:AlternateContent>
          <mc:Choice Requires="wps">
            <w:drawing>
              <wp:anchor distT="0" distB="0" distL="114300" distR="114300" simplePos="0" relativeHeight="251658258" behindDoc="0" locked="0" layoutInCell="1" allowOverlap="1" wp14:anchorId="4A2506E1" wp14:editId="0985BBAF">
                <wp:simplePos x="0" y="0"/>
                <wp:positionH relativeFrom="margin">
                  <wp:posOffset>-1905</wp:posOffset>
                </wp:positionH>
                <wp:positionV relativeFrom="paragraph">
                  <wp:posOffset>2957992</wp:posOffset>
                </wp:positionV>
                <wp:extent cx="5733415" cy="53975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3415" cy="539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3A647D" w14:textId="77777777" w:rsidR="001B42EA" w:rsidRDefault="001B42EA" w:rsidP="001B42EA">
                            <w:pPr>
                              <w:ind w:left="360"/>
                              <w:jc w:val="center"/>
                            </w:pPr>
                            <w:r>
                              <w:t>Subtract the estimated baseline from the cuff BP deflation curve signal to obtain the baseline-corrected signal of the deflating curve for the pressure pulsation segment</w:t>
                            </w:r>
                          </w:p>
                          <w:p w14:paraId="0A2E1127" w14:textId="77777777" w:rsidR="001B42EA" w:rsidRDefault="001B42EA" w:rsidP="001B42EA">
                            <w:pPr>
                              <w:ind w:left="360"/>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4A2506E1" id="_x0000_t202" coordsize="21600,21600" o:spt="202" path="m,l,21600r21600,l21600,xe">
                <v:stroke joinstyle="miter"/>
                <v:path gradientshapeok="t" o:connecttype="rect"/>
              </v:shapetype>
              <v:shape id="Text Box 2" o:spid="_x0000_s1026" type="#_x0000_t202" style="position:absolute;margin-left:-.15pt;margin-top:232.9pt;width:451.45pt;height:42.5pt;z-index:25165825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" filled="f" stroked="f">
                <v:textbox>
                  <w:txbxContent>
                    <w:p w14:paraId="7B3A647D" w14:textId="77777777" w:rsidR="001B42EA" w:rsidRDefault="001B42EA" w:rsidP="001B42EA">
                      <w:pPr>
                        <w:ind w:left="360"/>
                        <w:jc w:val="center"/>
                      </w:pPr>
                      <w:r>
                        <w:t>Subtract the estimated baseline from the cuff BP deflation curve signal to obtain the baseline-corrected signal of the deflating curve for the pressure pulsation segment</w:t>
                      </w:r>
                    </w:p>
                    <w:p w14:paraId="0A2E1127" w14:textId="77777777" w:rsidR="001B42EA" w:rsidRDefault="001B42EA" w:rsidP="001B42EA">
                      <w:pPr>
                        <w:ind w:left="360"/>
                      </w:pPr>
                    </w:p>
                  </w:txbxContent>
                </v:textbox>
                <w10:wrap anchorx="margin"/>
              </v:shape>
            </w:pict>
          </mc:Fallback>
        </mc:AlternateContent>
      </w:r>
      <w:r>
        <mc:AlternateContent>
          <mc:Choice Requires="wps">
            <w:drawing>
              <wp:anchor distT="0" distB="0" distL="114300" distR="114300" simplePos="0" relativeHeight="251658247" behindDoc="0" locked="0" layoutInCell="1" allowOverlap="1" wp14:anchorId="6A7DE929" wp14:editId="7B66B9C2">
                <wp:simplePos x="0" y="0"/>
                <wp:positionH relativeFrom="column">
                  <wp:posOffset>2884170</wp:posOffset>
                </wp:positionH>
                <wp:positionV relativeFrom="paragraph">
                  <wp:posOffset>2641600</wp:posOffset>
                </wp:positionV>
                <wp:extent cx="100" cy="288000"/>
                <wp:effectExtent l="76200" t="0" r="57150" b="55245"/>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 cy="28800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V relativeFrom="margin">
                  <wp14:pctHeight>0</wp14:pctHeight>
                </wp14:sizeRelV>
              </wp:anchor>
            </w:drawing>
          </mc:Choice>
          <mc:Fallback xmlns:arto="http://schemas.microsoft.com/office/word/2006/arto">
            <w:pict>
              <v:shapetype w14:anchorId="5F8968D1" id="_x0000_t32" coordsize="21600,21600" o:spt="32" o:oned="t" path="m,l21600,21600e" filled="f">
                <v:path arrowok="t" fillok="f" o:connecttype="none"/>
                <o:lock v:ext="edit" shapetype="t"/>
              </v:shapetype>
              <v:shape id="Straight Arrow Connector 50" o:spid="_x0000_s1026" type="#_x0000_t32" style="position:absolute;margin-left:227.1pt;margin-top:208pt;width:0;height:22.7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" strokecolor="#4472c4 [3204]" strokeweight=".5pt">
                <v:stroke endarrow="block" joinstyle="miter"/>
              </v:shape>
            </w:pict>
          </mc:Fallback>
        </mc:AlternateContent>
      </w:r>
      <w:r>
        <mc:AlternateContent>
          <mc:Choice Requires="wps">
            <w:drawing>
              <wp:anchor distT="0" distB="0" distL="114300" distR="114300" simplePos="0" relativeHeight="251658248" behindDoc="0" locked="0" layoutInCell="1" allowOverlap="1" wp14:anchorId="2EF14EF3" wp14:editId="7A6E8356">
                <wp:simplePos x="0" y="0"/>
                <wp:positionH relativeFrom="column">
                  <wp:posOffset>10633</wp:posOffset>
                </wp:positionH>
                <wp:positionV relativeFrom="paragraph">
                  <wp:posOffset>2392326</wp:posOffset>
                </wp:positionV>
                <wp:extent cx="5734050" cy="490959"/>
                <wp:effectExtent l="0" t="0" r="0" b="444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4909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4DA2D6" w14:textId="77777777" w:rsidR="001B42EA" w:rsidRPr="00575F67" w:rsidRDefault="001B42EA" w:rsidP="001B42EA">
                            <w:r w:rsidRPr="00575F67">
                              <w:t>Isolate the segment within the cuff BP deflation curve where the pressure pulsations are located</w:t>
                            </w:r>
                          </w:p>
                          <w:p w14:paraId="7A6CD2C4" w14:textId="77777777" w:rsidR="001B42EA" w:rsidRDefault="001B42EA" w:rsidP="001B42EA">
                            <w:pPr>
                              <w:jc w:val="center"/>
                            </w:pPr>
                          </w:p>
                        </w:txbxContent>
                      </wps:txbx>
                      <wps:bodyPr rot="0" vert="horz" wrap="square" lIns="91440" tIns="45720" rIns="91440" bIns="45720" anchor="t" anchorCtr="0" upright="1">
                        <a:noAutofit/>
                      </wps:bodyPr>
                    </wps:wsp>
                  </a:graphicData>
                </a:graphic>
              </wp:anchor>
            </w:drawing>
          </mc:Choice>
          <mc:Fallback>
            <w:pict>
              <v:shape w14:anchorId="2EF14EF3" id="Text Box 13" o:spid="_x0000_s1027" type="#_x0000_t202" style="position:absolute;margin-left:.85pt;margin-top:188.35pt;width:451.5pt;height:38.65pt;z-index:251658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" filled="f" stroked="f">
                <v:textbox>
                  <w:txbxContent>
                    <w:p w14:paraId="614DA2D6" w14:textId="77777777" w:rsidR="001B42EA" w:rsidRPr="00575F67" w:rsidRDefault="001B42EA" w:rsidP="001B42EA">
                      <w:r w:rsidRPr="00575F67">
                        <w:t>Isolate the segment within the cuff BP deflation curve where the pressure pulsations are located</w:t>
                      </w:r>
                    </w:p>
                    <w:p w14:paraId="7A6CD2C4" w14:textId="77777777" w:rsidR="001B42EA" w:rsidRDefault="001B42EA" w:rsidP="001B42EA">
                      <w:pPr>
                        <w:jc w:val="center"/>
                      </w:pPr>
                    </w:p>
                  </w:txbxContent>
                </v:textbox>
              </v:shape>
            </w:pict>
          </mc:Fallback>
        </mc:AlternateContent>
      </w:r>
      <w:r>
        <mc:AlternateContent>
          <mc:Choice Requires="wps">
            <w:drawing>
              <wp:anchor distT="0" distB="0" distL="114300" distR="114300" simplePos="0" relativeHeight="251658242" behindDoc="0" locked="0" layoutInCell="1" allowOverlap="1" wp14:anchorId="7CB169E2" wp14:editId="3D37F5D1">
                <wp:simplePos x="0" y="0"/>
                <wp:positionH relativeFrom="margin">
                  <wp:posOffset>-1905</wp:posOffset>
                </wp:positionH>
                <wp:positionV relativeFrom="paragraph">
                  <wp:posOffset>5148107</wp:posOffset>
                </wp:positionV>
                <wp:extent cx="5733415" cy="504825"/>
                <wp:effectExtent l="0" t="0" r="0" b="952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341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E7CC4" w14:textId="77777777" w:rsidR="001B42EA" w:rsidRDefault="001B42EA" w:rsidP="001B42EA">
                            <w:pPr>
                              <w:jc w:val="center"/>
                            </w:pPr>
                            <w:r>
                              <w:t>Extract and number individual beats (</w:t>
                            </w:r>
                            <w:proofErr w:type="gramStart"/>
                            <w:r>
                              <w:t>e.g.</w:t>
                            </w:r>
                            <w:proofErr w:type="gramEnd"/>
                            <w:r>
                              <w:t xml:space="preserve"> from 1 to 10 ….) from the isolated cuff BP deflation curve</w:t>
                            </w:r>
                          </w:p>
                          <w:p w14:paraId="4EF562F0" w14:textId="77777777" w:rsidR="001B42EA" w:rsidRDefault="001B42EA" w:rsidP="001B42EA">
                            <w:pPr>
                              <w:jc w:val="cente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CB169E2" id="Text Box 4" o:spid="_x0000_s1028" type="#_x0000_t202" style="position:absolute;margin-left:-.15pt;margin-top:405.35pt;width:451.45pt;height:39.75pt;z-index:25165824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" filled="f" stroked="f">
                <v:textbox>
                  <w:txbxContent>
                    <w:p w14:paraId="66AE7CC4" w14:textId="77777777" w:rsidR="001B42EA" w:rsidRDefault="001B42EA" w:rsidP="001B42EA">
                      <w:pPr>
                        <w:jc w:val="center"/>
                      </w:pPr>
                      <w:r>
                        <w:t>Extract and number individual beats (</w:t>
                      </w:r>
                      <w:proofErr w:type="gramStart"/>
                      <w:r>
                        <w:t>e.g.</w:t>
                      </w:r>
                      <w:proofErr w:type="gramEnd"/>
                      <w:r>
                        <w:t xml:space="preserve"> from 1 to 10 ….) from the isolated cuff BP deflation curve</w:t>
                      </w:r>
                    </w:p>
                    <w:p w14:paraId="4EF562F0" w14:textId="77777777" w:rsidR="001B42EA" w:rsidRDefault="001B42EA" w:rsidP="001B42EA">
                      <w:pPr>
                        <w:jc w:val="center"/>
                      </w:pPr>
                    </w:p>
                  </w:txbxContent>
                </v:textbox>
                <w10:wrap anchorx="margin"/>
              </v:shape>
            </w:pict>
          </mc:Fallback>
        </mc:AlternateContent>
      </w:r>
      <w:r>
        <mc:AlternateContent>
          <mc:Choice Requires="wps">
            <w:drawing>
              <wp:anchor distT="0" distB="0" distL="114300" distR="114300" simplePos="0" relativeHeight="251658254" behindDoc="0" locked="0" layoutInCell="1" allowOverlap="1" wp14:anchorId="26DE305D" wp14:editId="34F226AB">
                <wp:simplePos x="0" y="0"/>
                <wp:positionH relativeFrom="margin">
                  <wp:posOffset>2875280</wp:posOffset>
                </wp:positionH>
                <wp:positionV relativeFrom="paragraph">
                  <wp:posOffset>4873152</wp:posOffset>
                </wp:positionV>
                <wp:extent cx="0" cy="287020"/>
                <wp:effectExtent l="76200" t="0" r="57150" b="55880"/>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020"/>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arto="http://schemas.microsoft.com/office/word/2006/arto">
            <w:pict>
              <v:shape w14:anchorId="1A211BA5" id="Straight Arrow Connector 51" o:spid="_x0000_s1026" type="#_x0000_t32" style="position:absolute;margin-left:226.4pt;margin-top:383.7pt;width:0;height:22.6pt;z-index:25167360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" strokecolor="#4472c4 [3204]" strokeweight=".5pt">
                <v:stroke endarrow="block" joinstyle="miter"/>
                <w10:wrap anchorx="margin"/>
              </v:shape>
            </w:pict>
          </mc:Fallback>
        </mc:AlternateContent>
      </w:r>
      <w:r>
        <mc:AlternateContent>
          <mc:Choice Requires="wps">
            <w:drawing>
              <wp:anchor distT="0" distB="0" distL="114300" distR="114300" simplePos="0" relativeHeight="251658256" behindDoc="0" locked="0" layoutInCell="1" allowOverlap="1" wp14:anchorId="48C24184" wp14:editId="5F584529">
                <wp:simplePos x="0" y="0"/>
                <wp:positionH relativeFrom="margin">
                  <wp:posOffset>-1905</wp:posOffset>
                </wp:positionH>
                <wp:positionV relativeFrom="paragraph">
                  <wp:posOffset>6353337</wp:posOffset>
                </wp:positionV>
                <wp:extent cx="5733415" cy="30480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3415"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54EBE4" w14:textId="57E0EB3C" w:rsidR="001B42EA" w:rsidRDefault="001B42EA" w:rsidP="001B42EA">
                            <w:pPr>
                              <w:jc w:val="center"/>
                            </w:pPr>
                            <w:r>
                              <w:t xml:space="preserve">Repeat for all </w:t>
                            </w:r>
                            <w:r w:rsidR="00F326E8">
                              <w:t xml:space="preserve">individual beats </w:t>
                            </w:r>
                          </w:p>
                          <w:p w14:paraId="0EEA2DB9" w14:textId="77777777" w:rsidR="001B42EA" w:rsidRDefault="001B42EA" w:rsidP="001B42EA">
                            <w:pPr>
                              <w:jc w:val="cente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48C24184" id="Text Box 17" o:spid="_x0000_s1029" type="#_x0000_t202" style="position:absolute;margin-left:-.15pt;margin-top:500.25pt;width:451.45pt;height:24pt;z-index:2516582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" filled="f" stroked="f">
                <v:textbox>
                  <w:txbxContent>
                    <w:p w14:paraId="0254EBE4" w14:textId="57E0EB3C" w:rsidR="001B42EA" w:rsidRDefault="001B42EA" w:rsidP="001B42EA">
                      <w:pPr>
                        <w:jc w:val="center"/>
                      </w:pPr>
                      <w:r>
                        <w:t xml:space="preserve">Repeat for all </w:t>
                      </w:r>
                      <w:r w:rsidR="00F326E8">
                        <w:t xml:space="preserve">individual beats </w:t>
                      </w:r>
                    </w:p>
                    <w:p w14:paraId="0EEA2DB9" w14:textId="77777777" w:rsidR="001B42EA" w:rsidRDefault="001B42EA" w:rsidP="001B42EA">
                      <w:pPr>
                        <w:jc w:val="center"/>
                      </w:pPr>
                    </w:p>
                  </w:txbxContent>
                </v:textbox>
                <w10:wrap anchorx="margin"/>
              </v:shape>
            </w:pict>
          </mc:Fallback>
        </mc:AlternateContent>
      </w:r>
      <w:r>
        <mc:AlternateContent>
          <mc:Choice Requires="wps">
            <w:drawing>
              <wp:anchor distT="0" distB="0" distL="114300" distR="114300" simplePos="0" relativeHeight="251658259" behindDoc="0" locked="0" layoutInCell="1" allowOverlap="1" wp14:anchorId="5862186D" wp14:editId="464FE1F8">
                <wp:simplePos x="0" y="0"/>
                <wp:positionH relativeFrom="margin">
                  <wp:posOffset>2875280</wp:posOffset>
                </wp:positionH>
                <wp:positionV relativeFrom="paragraph">
                  <wp:posOffset>6114577</wp:posOffset>
                </wp:positionV>
                <wp:extent cx="0" cy="259715"/>
                <wp:effectExtent l="76200" t="0" r="57150" b="64135"/>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97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1DEF9607" id="Straight Arrow Connector 25" o:spid="_x0000_s1026" type="#_x0000_t32" style="position:absolute;margin-left:226.4pt;margin-top:481.45pt;width:0;height:20.4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" strokecolor="#4472c4 [3204]" strokeweight=".5pt">
                <v:stroke endarrow="block" joinstyle="miter"/>
                <o:lock v:ext="edit" shapetype="f"/>
                <w10:wrap anchorx="margin"/>
              </v:shape>
            </w:pict>
          </mc:Fallback>
        </mc:AlternateContent>
      </w:r>
      <w:r>
        <mc:AlternateContent>
          <mc:Choice Requires="wps">
            <w:drawing>
              <wp:anchor distT="0" distB="0" distL="114300" distR="114300" simplePos="0" relativeHeight="251658251" behindDoc="0" locked="0" layoutInCell="1" allowOverlap="1" wp14:anchorId="019CAECE" wp14:editId="72EAC1CA">
                <wp:simplePos x="0" y="0"/>
                <wp:positionH relativeFrom="margin">
                  <wp:posOffset>-1905</wp:posOffset>
                </wp:positionH>
                <wp:positionV relativeFrom="paragraph">
                  <wp:posOffset>5833907</wp:posOffset>
                </wp:positionV>
                <wp:extent cx="5733415" cy="27495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341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FD52DD" w14:textId="77777777" w:rsidR="001B42EA" w:rsidRDefault="001B42EA" w:rsidP="001B42EA">
                            <w:pPr>
                              <w:jc w:val="center"/>
                            </w:pPr>
                            <w:r>
                              <w:t>Undertake analysis of individual beats to identify the augmentation index</w:t>
                            </w:r>
                          </w:p>
                          <w:p w14:paraId="2560AC3F" w14:textId="77777777" w:rsidR="001B42EA" w:rsidRDefault="001B42EA" w:rsidP="001B42EA">
                            <w:pPr>
                              <w:jc w:val="center"/>
                            </w:pPr>
                            <w:r>
                              <w:t>mentation index of the waveform</w:t>
                            </w:r>
                          </w:p>
                        </w:txbxContent>
                      </wps:txbx>
                      <wps:bodyPr rot="0" vert="horz" wrap="square" lIns="91440" tIns="45720" rIns="91440" bIns="45720" anchor="t" anchorCtr="0" upright="1">
                        <a:noAutofit/>
                      </wps:bodyPr>
                    </wps:wsp>
                  </a:graphicData>
                </a:graphic>
              </wp:anchor>
            </w:drawing>
          </mc:Choice>
          <mc:Fallback>
            <w:pict>
              <v:shape w14:anchorId="019CAECE" id="Text Box 29" o:spid="_x0000_s1030" type="#_x0000_t202" style="position:absolute;margin-left:-.15pt;margin-top:459.35pt;width:451.45pt;height:21.65pt;z-index:25165825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" filled="f" stroked="f">
                <v:textbox>
                  <w:txbxContent>
                    <w:p w14:paraId="24FD52DD" w14:textId="77777777" w:rsidR="001B42EA" w:rsidRDefault="001B42EA" w:rsidP="001B42EA">
                      <w:pPr>
                        <w:jc w:val="center"/>
                      </w:pPr>
                      <w:r>
                        <w:t>Undertake analysis of individual beats to identify the augmentation index</w:t>
                      </w:r>
                    </w:p>
                    <w:p w14:paraId="2560AC3F" w14:textId="77777777" w:rsidR="001B42EA" w:rsidRDefault="001B42EA" w:rsidP="001B42EA">
                      <w:pPr>
                        <w:jc w:val="center"/>
                      </w:pPr>
                      <w:r>
                        <w:t>mentation index of the waveform</w:t>
                      </w:r>
                    </w:p>
                  </w:txbxContent>
                </v:textbox>
                <w10:wrap anchorx="margin"/>
              </v:shape>
            </w:pict>
          </mc:Fallback>
        </mc:AlternateContent>
      </w:r>
      <w:r>
        <mc:AlternateContent>
          <mc:Choice Requires="wps">
            <w:drawing>
              <wp:anchor distT="0" distB="0" distL="114300" distR="114300" simplePos="0" relativeHeight="251658245" behindDoc="0" locked="0" layoutInCell="1" allowOverlap="1" wp14:anchorId="331961FD" wp14:editId="6FD0F2CF">
                <wp:simplePos x="0" y="0"/>
                <wp:positionH relativeFrom="margin">
                  <wp:posOffset>5080</wp:posOffset>
                </wp:positionH>
                <wp:positionV relativeFrom="paragraph">
                  <wp:posOffset>1171737</wp:posOffset>
                </wp:positionV>
                <wp:extent cx="5726430" cy="512557"/>
                <wp:effectExtent l="0" t="0" r="0" b="1905"/>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6430" cy="512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ADCFED" w14:textId="77777777" w:rsidR="001B42EA" w:rsidRDefault="001B42EA" w:rsidP="001B42EA">
                            <w:pPr>
                              <w:ind w:left="720"/>
                              <w:jc w:val="center"/>
                            </w:pPr>
                            <w:r>
                              <w:t>Folders 0000 to 000n contain the xml files from each cuff measurement that will be used for the analysis.</w:t>
                            </w:r>
                          </w:p>
                          <w:p w14:paraId="660E8B04" w14:textId="77777777" w:rsidR="001B42EA" w:rsidRDefault="001B42EA" w:rsidP="001B42EA">
                            <w:pPr>
                              <w:jc w:val="center"/>
                            </w:pPr>
                          </w:p>
                        </w:txbxContent>
                      </wps:txbx>
                      <wps:bodyPr rot="0" vert="horz" wrap="square" lIns="91440" tIns="45720" rIns="91440" bIns="45720" anchor="t" anchorCtr="0" upright="1">
                        <a:noAutofit/>
                      </wps:bodyPr>
                    </wps:wsp>
                  </a:graphicData>
                </a:graphic>
              </wp:anchor>
            </w:drawing>
          </mc:Choice>
          <mc:Fallback>
            <w:pict>
              <v:shape w14:anchorId="331961FD" id="Text Box 7" o:spid="_x0000_s1031" type="#_x0000_t202" style="position:absolute;margin-left:.4pt;margin-top:92.25pt;width:450.9pt;height:40.35pt;z-index:251658245;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" filled="f" stroked="f">
                <v:textbox>
                  <w:txbxContent>
                    <w:p w14:paraId="4BADCFED" w14:textId="77777777" w:rsidR="001B42EA" w:rsidRDefault="001B42EA" w:rsidP="001B42EA">
                      <w:pPr>
                        <w:ind w:left="720"/>
                        <w:jc w:val="center"/>
                      </w:pPr>
                      <w:r>
                        <w:t>Folders 0000 to 000n contain the xml files from each cuff measurement that will be used for the analysis.</w:t>
                      </w:r>
                    </w:p>
                    <w:p w14:paraId="660E8B04" w14:textId="77777777" w:rsidR="001B42EA" w:rsidRDefault="001B42EA" w:rsidP="001B42EA">
                      <w:pPr>
                        <w:jc w:val="center"/>
                      </w:pPr>
                    </w:p>
                  </w:txbxContent>
                </v:textbox>
                <w10:wrap anchorx="margin"/>
              </v:shape>
            </w:pict>
          </mc:Fallback>
        </mc:AlternateContent>
      </w:r>
      <w:r>
        <mc:AlternateContent>
          <mc:Choice Requires="wps">
            <w:drawing>
              <wp:anchor distT="0" distB="0" distL="114300" distR="114300" simplePos="0" relativeHeight="251658241" behindDoc="0" locked="0" layoutInCell="1" allowOverlap="1" wp14:anchorId="3DFFEF7A" wp14:editId="1E92F3F6">
                <wp:simplePos x="0" y="0"/>
                <wp:positionH relativeFrom="column">
                  <wp:posOffset>135270</wp:posOffset>
                </wp:positionH>
                <wp:positionV relativeFrom="paragraph">
                  <wp:posOffset>7032403</wp:posOffset>
                </wp:positionV>
                <wp:extent cx="5556250" cy="2400300"/>
                <wp:effectExtent l="0" t="0" r="635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6250" cy="240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9ADBF4" w14:textId="77777777" w:rsidR="001B42EA" w:rsidRDefault="001B42EA" w:rsidP="001B42EA">
                            <w:pPr>
                              <w:pStyle w:val="EndNoteBibliography"/>
                            </w:pPr>
                            <w:r>
                              <w:t xml:space="preserve">Figure – Algorithm flow chart – Steps taken to produce a cuff BP+ meaurement for individuals. Xml file was produced for each individual BP measurement. Analysis of the cuff BP delation curve signal for indentification of individual beats from the pressure pulsations. Analysis of individual beats for identification of the augmentation index for identification of beat with highest concordance with intra-arterial BP measurements. Steps were repeated for each participant. </w:t>
                            </w:r>
                          </w:p>
                          <w:p w14:paraId="66F4D044" w14:textId="77777777" w:rsidR="001B42EA" w:rsidRDefault="001B42EA" w:rsidP="001B42EA">
                            <w:pPr>
                              <w:pStyle w:val="EndNoteBibliography"/>
                            </w:pPr>
                            <w:r>
                              <w:t>Reference:</w:t>
                            </w:r>
                          </w:p>
                          <w:p w14:paraId="58E6BC7C" w14:textId="77777777" w:rsidR="001B42EA" w:rsidRPr="00C87A8F" w:rsidRDefault="001B42EA" w:rsidP="001B42EA">
                            <w:pPr>
                              <w:pStyle w:val="EndNoteBibliography"/>
                            </w:pPr>
                            <w:r w:rsidRPr="00C87A8F">
                              <w:t>Bothe TL, Bilo G, Parati G, Haberl R, Pilz N, Patzak A. Impact of oscillometric measurement artefacts in ambulatory blood pressure monitoring on estimates of average blood pressure and of its variability: a pilot study. Journal of Hypertension. 2023;41(1):140-9.</w:t>
                            </w:r>
                          </w:p>
                          <w:p w14:paraId="26D9BD96" w14:textId="77777777" w:rsidR="001B42EA" w:rsidRDefault="001B42EA" w:rsidP="001B42E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FFEF7A" id="Text Box 30" o:spid="_x0000_s1032" type="#_x0000_t202" style="position:absolute;margin-left:10.65pt;margin-top:553.75pt;width:437.5pt;height:189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" stroked="f">
                <v:textbox>
                  <w:txbxContent>
                    <w:p w14:paraId="039ADBF4" w14:textId="77777777" w:rsidR="001B42EA" w:rsidRDefault="001B42EA" w:rsidP="001B42EA">
                      <w:pPr>
                        <w:pStyle w:val="EndNoteBibliography"/>
                      </w:pPr>
                      <w:r>
                        <w:t xml:space="preserve">Figure – Algorithm flow chart – Steps taken to produce a cuff BP+ meaurement for individuals. Xml file was produced for each individual BP measurement. Analysis of the cuff BP delation curve signal for indentification of individual beats from the pressure pulsations. Analysis of individual beats for identification of the augmentation index for identification of beat with highest concordance with intra-arterial BP measurements. Steps were repeated for each participant. </w:t>
                      </w:r>
                    </w:p>
                    <w:p w14:paraId="66F4D044" w14:textId="77777777" w:rsidR="001B42EA" w:rsidRDefault="001B42EA" w:rsidP="001B42EA">
                      <w:pPr>
                        <w:pStyle w:val="EndNoteBibliography"/>
                      </w:pPr>
                      <w:r>
                        <w:t>Reference:</w:t>
                      </w:r>
                    </w:p>
                    <w:p w14:paraId="58E6BC7C" w14:textId="77777777" w:rsidR="001B42EA" w:rsidRPr="00C87A8F" w:rsidRDefault="001B42EA" w:rsidP="001B42EA">
                      <w:pPr>
                        <w:pStyle w:val="EndNoteBibliography"/>
                      </w:pPr>
                      <w:r w:rsidRPr="00C87A8F">
                        <w:t>Bothe TL, Bilo G, Parati G, Haberl R, Pilz N, Patzak A. Impact of oscillometric measurement artefacts in ambulatory blood pressure monitoring on estimates of average blood pressure and of its variability: a pilot study. Journal of Hypertension. 2023;41(1):140-9.</w:t>
                      </w:r>
                    </w:p>
                    <w:p w14:paraId="26D9BD96" w14:textId="77777777" w:rsidR="001B42EA" w:rsidRDefault="001B42EA" w:rsidP="001B42EA"/>
                  </w:txbxContent>
                </v:textbox>
              </v:shape>
            </w:pict>
          </mc:Fallback>
        </mc:AlternateContent>
      </w:r>
      <w:r>
        <mc:AlternateContent>
          <mc:Choice Requires="wps">
            <w:drawing>
              <wp:anchor distT="0" distB="0" distL="114300" distR="114300" simplePos="0" relativeHeight="251658255" behindDoc="0" locked="0" layoutInCell="1" allowOverlap="1" wp14:anchorId="06A5F9A4" wp14:editId="2866B0D1">
                <wp:simplePos x="0" y="0"/>
                <wp:positionH relativeFrom="margin">
                  <wp:posOffset>-1905</wp:posOffset>
                </wp:positionH>
                <wp:positionV relativeFrom="paragraph">
                  <wp:posOffset>4464847</wp:posOffset>
                </wp:positionV>
                <wp:extent cx="5733415" cy="491490"/>
                <wp:effectExtent l="0" t="0" r="0" b="381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3415" cy="491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05C42A" w14:textId="77777777" w:rsidR="001B42EA" w:rsidRDefault="001B42EA" w:rsidP="001B42EA">
                            <w:pPr>
                              <w:jc w:val="center"/>
                            </w:pPr>
                            <w:r>
                              <w:t>Identify individual beats from the isolated cuff BP deflation curve by locating the foot of the waveforms</w:t>
                            </w:r>
                          </w:p>
                          <w:p w14:paraId="56438155" w14:textId="77777777" w:rsidR="001B42EA" w:rsidRDefault="001B42EA" w:rsidP="001B42EA">
                            <w:pPr>
                              <w:jc w:val="center"/>
                            </w:pPr>
                          </w:p>
                        </w:txbxContent>
                      </wps:txbx>
                      <wps:bodyPr rot="0" vert="horz" wrap="square" lIns="91440" tIns="45720" rIns="91440" bIns="45720" anchor="t" anchorCtr="0" upright="1">
                        <a:noAutofit/>
                      </wps:bodyPr>
                    </wps:wsp>
                  </a:graphicData>
                </a:graphic>
              </wp:anchor>
            </w:drawing>
          </mc:Choice>
          <mc:Fallback>
            <w:pict>
              <v:shape w14:anchorId="06A5F9A4" id="Text Box 21" o:spid="_x0000_s1033" type="#_x0000_t202" style="position:absolute;margin-left:-.15pt;margin-top:351.55pt;width:451.45pt;height:38.7pt;z-index:251658255;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" filled="f" stroked="f">
                <v:textbox>
                  <w:txbxContent>
                    <w:p w14:paraId="7605C42A" w14:textId="77777777" w:rsidR="001B42EA" w:rsidRDefault="001B42EA" w:rsidP="001B42EA">
                      <w:pPr>
                        <w:jc w:val="center"/>
                      </w:pPr>
                      <w:r>
                        <w:t>Identify individual beats from the isolated cuff BP deflation curve by locating the foot of the waveforms</w:t>
                      </w:r>
                    </w:p>
                    <w:p w14:paraId="56438155" w14:textId="77777777" w:rsidR="001B42EA" w:rsidRDefault="001B42EA" w:rsidP="001B42EA">
                      <w:pPr>
                        <w:jc w:val="center"/>
                      </w:pPr>
                    </w:p>
                  </w:txbxContent>
                </v:textbox>
                <w10:wrap anchorx="margin"/>
              </v:shape>
            </w:pict>
          </mc:Fallback>
        </mc:AlternateContent>
      </w:r>
      <w:r>
        <mc:AlternateContent>
          <mc:Choice Requires="wps">
            <w:drawing>
              <wp:anchor distT="0" distB="0" distL="114300" distR="114300" simplePos="0" relativeHeight="251658253" behindDoc="0" locked="0" layoutInCell="1" allowOverlap="1" wp14:anchorId="069A0A29" wp14:editId="5E847E44">
                <wp:simplePos x="0" y="0"/>
                <wp:positionH relativeFrom="column">
                  <wp:posOffset>2875280</wp:posOffset>
                </wp:positionH>
                <wp:positionV relativeFrom="paragraph">
                  <wp:posOffset>4157272</wp:posOffset>
                </wp:positionV>
                <wp:extent cx="0" cy="287473"/>
                <wp:effectExtent l="76200" t="0" r="57150" b="5588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747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shape w14:anchorId="1BB5671C" id="Straight Arrow Connector 31" o:spid="_x0000_s1026" type="#_x0000_t32" style="position:absolute;margin-left:226.4pt;margin-top:327.35pt;width:0;height:22.6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" strokecolor="#4472c4 [3204]" strokeweight=".5pt">
                <v:stroke endarrow="block" joinstyle="miter"/>
                <o:lock v:ext="edit" shapetype="f"/>
              </v:shape>
            </w:pict>
          </mc:Fallback>
        </mc:AlternateContent>
      </w:r>
      <w:r>
        <mc:AlternateContent>
          <mc:Choice Requires="wps">
            <w:drawing>
              <wp:anchor distT="0" distB="0" distL="114300" distR="114300" simplePos="0" relativeHeight="251658243" behindDoc="0" locked="0" layoutInCell="1" allowOverlap="1" wp14:anchorId="1BECD976" wp14:editId="685F46C7">
                <wp:simplePos x="0" y="0"/>
                <wp:positionH relativeFrom="margin">
                  <wp:posOffset>-1329</wp:posOffset>
                </wp:positionH>
                <wp:positionV relativeFrom="paragraph">
                  <wp:posOffset>3705919</wp:posOffset>
                </wp:positionV>
                <wp:extent cx="5733415" cy="539750"/>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3415" cy="539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D815CB" w14:textId="07350B3A" w:rsidR="001B42EA" w:rsidRDefault="001B42EA" w:rsidP="001B42EA">
                            <w:pPr>
                              <w:jc w:val="center"/>
                            </w:pPr>
                            <w:r>
                              <w:t>Undertake quality control of deflating cuff BP signal and remove pressure pulsations with error from motion artefacts or arrhythmias</w:t>
                            </w:r>
                            <w:r w:rsidR="00CE28C9">
                              <w:t>, as per Bothe et al 2023</w:t>
                            </w:r>
                          </w:p>
                          <w:p w14:paraId="29C8BE20" w14:textId="77777777" w:rsidR="001B42EA" w:rsidRDefault="001B42EA" w:rsidP="001B42EA">
                            <w:pPr>
                              <w:jc w:val="center"/>
                            </w:pP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1BECD976" id="Text Box 24" o:spid="_x0000_s1034" type="#_x0000_t202" style="position:absolute;margin-left:-.1pt;margin-top:291.8pt;width:451.45pt;height:42.5pt;z-index:251658243;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" filled="f" stroked="f">
                <v:textbox>
                  <w:txbxContent>
                    <w:p w14:paraId="11D815CB" w14:textId="07350B3A" w:rsidR="001B42EA" w:rsidRDefault="001B42EA" w:rsidP="001B42EA">
                      <w:pPr>
                        <w:jc w:val="center"/>
                      </w:pPr>
                      <w:r>
                        <w:t>Undertake quality control of deflating cuff BP signal and remove pressure pulsations with error from motion artefacts or arrhythmias</w:t>
                      </w:r>
                      <w:r w:rsidR="00CE28C9">
                        <w:t>, as per Bothe et al 2023</w:t>
                      </w:r>
                    </w:p>
                    <w:p w14:paraId="29C8BE20" w14:textId="77777777" w:rsidR="001B42EA" w:rsidRDefault="001B42EA" w:rsidP="001B42EA">
                      <w:pPr>
                        <w:jc w:val="center"/>
                      </w:pPr>
                    </w:p>
                  </w:txbxContent>
                </v:textbox>
                <w10:wrap anchorx="margin"/>
              </v:shape>
            </w:pict>
          </mc:Fallback>
        </mc:AlternateContent>
      </w:r>
      <w:r>
        <mc:AlternateContent>
          <mc:Choice Requires="wps">
            <w:drawing>
              <wp:anchor distT="0" distB="0" distL="114300" distR="114300" simplePos="0" relativeHeight="251658257" behindDoc="0" locked="0" layoutInCell="1" allowOverlap="1" wp14:anchorId="2A2B2200" wp14:editId="53C42E71">
                <wp:simplePos x="0" y="0"/>
                <wp:positionH relativeFrom="margin">
                  <wp:align>center</wp:align>
                </wp:positionH>
                <wp:positionV relativeFrom="paragraph">
                  <wp:posOffset>5556590</wp:posOffset>
                </wp:positionV>
                <wp:extent cx="0" cy="259917"/>
                <wp:effectExtent l="76200" t="0" r="57150" b="64135"/>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5991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rto="http://schemas.microsoft.com/office/word/2006/arto">
            <w:pict>
              <v:shape w14:anchorId="4491BF96" id="Straight Arrow Connector 23" o:spid="_x0000_s1026" type="#_x0000_t32" style="position:absolute;margin-left:0;margin-top:437.55pt;width:0;height:20.45pt;z-index:25167667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" strokecolor="#4472c4 [3204]" strokeweight=".5pt">
                <v:stroke endarrow="block" joinstyle="miter"/>
                <o:lock v:ext="edit" shapetype="f"/>
                <w10:wrap anchorx="margin"/>
              </v:shape>
            </w:pict>
          </mc:Fallback>
        </mc:AlternateContent>
      </w:r>
      <w:r>
        <mc:AlternateContent>
          <mc:Choice Requires="wps">
            <w:drawing>
              <wp:anchor distT="0" distB="0" distL="114300" distR="114300" simplePos="0" relativeHeight="251658250" behindDoc="0" locked="0" layoutInCell="1" allowOverlap="1" wp14:anchorId="28369A17" wp14:editId="51C2338E">
                <wp:simplePos x="0" y="0"/>
                <wp:positionH relativeFrom="margin">
                  <wp:align>center</wp:align>
                </wp:positionH>
                <wp:positionV relativeFrom="paragraph">
                  <wp:posOffset>3410009</wp:posOffset>
                </wp:positionV>
                <wp:extent cx="0" cy="288000"/>
                <wp:effectExtent l="76200" t="0" r="57150" b="55245"/>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8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arto="http://schemas.microsoft.com/office/word/2006/arto">
            <w:pict>
              <v:shape w14:anchorId="02A5608E" id="Straight Arrow Connector 28" o:spid="_x0000_s1026" type="#_x0000_t32" style="position:absolute;margin-left:0;margin-top:268.5pt;width:0;height:22.7pt;z-index:2516695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" strokecolor="#4472c4 [3204]" strokeweight=".5pt">
                <v:stroke endarrow="block" joinstyle="miter"/>
                <o:lock v:ext="edit" shapetype="f"/>
                <w10:wrap anchorx="margin"/>
              </v:shape>
            </w:pict>
          </mc:Fallback>
        </mc:AlternateContent>
      </w:r>
      <w:r>
        <mc:AlternateContent>
          <mc:Choice Requires="wps">
            <w:drawing>
              <wp:anchor distT="0" distB="0" distL="114299" distR="114299" simplePos="0" relativeHeight="251658240" behindDoc="0" locked="0" layoutInCell="1" allowOverlap="1" wp14:anchorId="2240A834" wp14:editId="25818FA9">
                <wp:simplePos x="0" y="0"/>
                <wp:positionH relativeFrom="margin">
                  <wp:posOffset>2875280</wp:posOffset>
                </wp:positionH>
                <wp:positionV relativeFrom="paragraph">
                  <wp:posOffset>2133762</wp:posOffset>
                </wp:positionV>
                <wp:extent cx="0" cy="287655"/>
                <wp:effectExtent l="76200" t="0" r="57150" b="5524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76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45EA1074" id="Straight Arrow Connector 1" o:spid="_x0000_s1026" type="#_x0000_t32" style="position:absolute;margin-left:226.4pt;margin-top:168pt;width:0;height:22.65pt;z-index:251659264;visibility:visible;mso-wrap-style:square;mso-width-percent:0;mso-height-percent:0;mso-wrap-distance-left:3.17497mm;mso-wrap-distance-top:0;mso-wrap-distance-right:3.17497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" strokecolor="#4472c4 [3204]" strokeweight=".5pt">
                <v:stroke endarrow="block" joinstyle="miter"/>
                <o:lock v:ext="edit" shapetype="f"/>
                <w10:wrap anchorx="margin"/>
              </v:shape>
            </w:pict>
          </mc:Fallback>
        </mc:AlternateContent>
      </w:r>
      <w:r>
        <mc:AlternateContent>
          <mc:Choice Requires="wps">
            <w:drawing>
              <wp:anchor distT="0" distB="0" distL="114300" distR="114300" simplePos="0" relativeHeight="251658244" behindDoc="0" locked="0" layoutInCell="1" allowOverlap="1" wp14:anchorId="767105C8" wp14:editId="68F7BD1E">
                <wp:simplePos x="0" y="0"/>
                <wp:positionH relativeFrom="column">
                  <wp:posOffset>2898140</wp:posOffset>
                </wp:positionH>
                <wp:positionV relativeFrom="paragraph">
                  <wp:posOffset>1595917</wp:posOffset>
                </wp:positionV>
                <wp:extent cx="0" cy="287655"/>
                <wp:effectExtent l="76200" t="0" r="57150" b="5524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87655"/>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xmlns:arto="http://schemas.microsoft.com/office/word/2006/arto">
            <w:pict>
              <v:shape w14:anchorId="082E3025" id="Straight Arrow Connector 20" o:spid="_x0000_s1026" type="#_x0000_t32" style="position:absolute;margin-left:228.2pt;margin-top:125.65pt;width:0;height:22.6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" strokecolor="#4472c4 [3204]" strokeweight=".5pt">
                <v:stroke endarrow="block" joinstyle="miter"/>
              </v:shape>
            </w:pict>
          </mc:Fallback>
        </mc:AlternateContent>
      </w:r>
      <w:r>
        <mc:AlternateContent>
          <mc:Choice Requires="wps">
            <w:drawing>
              <wp:anchor distT="0" distB="0" distL="114300" distR="114300" simplePos="0" relativeHeight="251658252" behindDoc="0" locked="0" layoutInCell="1" allowOverlap="1" wp14:anchorId="031F24A8" wp14:editId="5CCE0511">
                <wp:simplePos x="0" y="0"/>
                <wp:positionH relativeFrom="margin">
                  <wp:posOffset>-1624</wp:posOffset>
                </wp:positionH>
                <wp:positionV relativeFrom="paragraph">
                  <wp:posOffset>1876779</wp:posOffset>
                </wp:positionV>
                <wp:extent cx="5734050" cy="266700"/>
                <wp:effectExtent l="0" t="0" r="0" b="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30F9B0" w14:textId="77777777" w:rsidR="001B42EA" w:rsidRDefault="001B42EA" w:rsidP="001B42EA">
                            <w:pPr>
                              <w:jc w:val="center"/>
                            </w:pPr>
                            <w:r>
                              <w:t>Isolate the cuff BP deflation curve signal from maximal inflation to end of deflation</w:t>
                            </w:r>
                          </w:p>
                          <w:p w14:paraId="3BE7BF09" w14:textId="77777777" w:rsidR="001B42EA" w:rsidRDefault="001B42EA" w:rsidP="001B42EA">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1F24A8" id="Text Box 18" o:spid="_x0000_s1035" type="#_x0000_t202" style="position:absolute;margin-left:-.15pt;margin-top:147.8pt;width:451.5pt;height:21pt;z-index:2516582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" filled="f" stroked="f">
                <v:textbox>
                  <w:txbxContent>
                    <w:p w14:paraId="5230F9B0" w14:textId="77777777" w:rsidR="001B42EA" w:rsidRDefault="001B42EA" w:rsidP="001B42EA">
                      <w:pPr>
                        <w:jc w:val="center"/>
                      </w:pPr>
                      <w:r>
                        <w:t>Isolate the cuff BP deflation curve signal from maximal inflation to end of deflation</w:t>
                      </w:r>
                    </w:p>
                    <w:p w14:paraId="3BE7BF09" w14:textId="77777777" w:rsidR="001B42EA" w:rsidRDefault="001B42EA" w:rsidP="001B42EA">
                      <w:pPr>
                        <w:jc w:val="center"/>
                      </w:pPr>
                    </w:p>
                  </w:txbxContent>
                </v:textbox>
                <w10:wrap anchorx="margin"/>
              </v:shape>
            </w:pict>
          </mc:Fallback>
        </mc:AlternateContent>
      </w:r>
      <w:r>
        <mc:AlternateContent>
          <mc:Choice Requires="wpg">
            <w:drawing>
              <wp:anchor distT="0" distB="0" distL="114300" distR="114300" simplePos="0" relativeHeight="251658246" behindDoc="0" locked="0" layoutInCell="1" allowOverlap="1" wp14:anchorId="08B24740" wp14:editId="794563E3">
                <wp:simplePos x="0" y="0"/>
                <wp:positionH relativeFrom="column">
                  <wp:posOffset>10795</wp:posOffset>
                </wp:positionH>
                <wp:positionV relativeFrom="paragraph">
                  <wp:posOffset>41910</wp:posOffset>
                </wp:positionV>
                <wp:extent cx="5734685" cy="532765"/>
                <wp:effectExtent l="1270" t="3810" r="0"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34685" cy="532765"/>
                          <a:chOff x="0" y="0"/>
                          <a:chExt cx="57346" cy="5330"/>
                        </a:xfrm>
                      </wpg:grpSpPr>
                      <wps:wsp>
                        <wps:cNvPr id="9" name="Straight Arrow Connector 47"/>
                        <wps:cNvCnPr>
                          <a:cxnSpLocks noChangeShapeType="1"/>
                        </wps:cNvCnPr>
                        <wps:spPr bwMode="auto">
                          <a:xfrm>
                            <a:off x="28779" y="2451"/>
                            <a:ext cx="0" cy="2879"/>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10" name="Text Box 18"/>
                        <wps:cNvSpPr txBox="1">
                          <a:spLocks noChangeArrowheads="1"/>
                        </wps:cNvSpPr>
                        <wps:spPr bwMode="auto">
                          <a:xfrm>
                            <a:off x="0" y="0"/>
                            <a:ext cx="57346" cy="30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239DEF" w14:textId="77777777" w:rsidR="001B42EA" w:rsidRDefault="001B42EA" w:rsidP="001B42EA">
                              <w:pPr>
                                <w:jc w:val="center"/>
                              </w:pPr>
                              <w:r>
                                <w:t>Cuff BP+ measurement acquired at 200Hz</w:t>
                              </w:r>
                            </w:p>
                            <w:p w14:paraId="796EAB31" w14:textId="77777777" w:rsidR="001B42EA" w:rsidRPr="006475A6" w:rsidRDefault="001B42EA" w:rsidP="001B42EA"/>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8B24740" id="Group 8" o:spid="_x0000_s1036" style="position:absolute;margin-left:.85pt;margin-top:3.3pt;width:451.55pt;height:41.95pt;z-index:251658246" coordsize="57346,5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">
                <v:shapetype id="_x0000_t32" coordsize="21600,21600" o:spt="32" o:oned="t" path="m,l21600,21600e" filled="f">
                  <v:path arrowok="t" fillok="f" o:connecttype="none"/>
                  <o:lock v:ext="edit" shapetype="t"/>
                </v:shapetype>
                <v:shape id="Straight Arrow Connector 47" o:spid="_x0000_s1037" type="#_x0000_t32" style="position:absolute;left:28779;top:2451;width:0;height:28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" strokecolor="#4472c4 [3204]" strokeweight=".5pt">
                  <v:stroke endarrow="block" joinstyle="miter"/>
                </v:shape>
                <v:shape id="_x0000_s1038" type="#_x0000_t202" style="position:absolute;width:57346;height:30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28239DEF" w14:textId="77777777" w:rsidR="001B42EA" w:rsidRDefault="001B42EA" w:rsidP="001B42EA">
                        <w:pPr>
                          <w:jc w:val="center"/>
                        </w:pPr>
                        <w:r>
                          <w:t>Cuff BP+ measurement acquired at 200Hz</w:t>
                        </w:r>
                      </w:p>
                      <w:p w14:paraId="796EAB31" w14:textId="77777777" w:rsidR="001B42EA" w:rsidRPr="006475A6" w:rsidRDefault="001B42EA" w:rsidP="001B42EA"/>
                    </w:txbxContent>
                  </v:textbox>
                </v:shape>
              </v:group>
            </w:pict>
          </mc:Fallback>
        </mc:AlternateContent>
      </w:r>
      <w:r>
        <w:fldChar w:fldCharType="begin"/>
      </w:r>
      <w:r>
        <w:instrText xml:space="preserve"> ADDIN EN.REFLIST </w:instrText>
      </w:r>
      <w:r w:rsidR="00926C62">
        <w:fldChar w:fldCharType="separate"/>
      </w:r>
      <w:r>
        <w:fldChar w:fldCharType="end"/>
      </w:r>
      <w:r>
        <w:fldChar w:fldCharType="begin"/>
      </w:r>
      <w:r>
        <w:instrText xml:space="preserve"> ADDIN EN.CITE &lt;EndNote&gt;&lt;Cite ExcludeAuth="1" ExcludeYear="1" Hidden="1"&gt;&lt;Author&gt;Bothe&lt;/Author&gt;&lt;Year&gt;2023&lt;/Year&gt;&lt;RecNum&gt;67&lt;/RecNum&gt;&lt;record&gt;&lt;rec-number&gt;67&lt;/rec-number&gt;&lt;foreign-keys&gt;&lt;key app="EN" db-id="ppaffx9aoedtrlepdtrp92fr5xf5fsdf2as2" timestamp="1679367885"&gt;67&lt;/key&gt;&lt;/foreign-keys&gt;&lt;ref-type name="Journal Article"&gt;17&lt;/ref-type&gt;&lt;contributors&gt;&lt;authors&gt;&lt;author&gt;Bothe, Tomas L&lt;/author&gt;&lt;author&gt;Bilo, Grzegorz&lt;/author&gt;&lt;author&gt;Parati, Gianfranco&lt;/author&gt;&lt;author&gt;Haberl, Ralph&lt;/author&gt;&lt;author&gt;Pilz, Niklas&lt;/author&gt;&lt;author&gt;Patzak, Andreas&lt;/author&gt;&lt;/authors&gt;&lt;/contributors&gt;&lt;titles&gt;&lt;title&gt;Impact of oscillometric measurement artefacts in ambulatory blood pressure monitoring on estimates of average blood pressure and of its variability: a pilot study&lt;/title&gt;&lt;secondary-title&gt;Journal of Hypertension&lt;/secondary-title&gt;&lt;/titles&gt;&lt;periodical&gt;&lt;full-title&gt;Journal of hypertension&lt;/full-title&gt;&lt;/periodical&gt;&lt;pages&gt;140-149&lt;/pages&gt;&lt;volume&gt;41&lt;/volume&gt;&lt;number&gt;1&lt;/number&gt;&lt;dates&gt;&lt;year&gt;2023&lt;/year&gt;&lt;/dates&gt;&lt;isbn&gt;0263-6352&lt;/isbn&gt;&lt;urls&gt;&lt;/urls&gt;&lt;/record&gt;&lt;/Cite&gt;&lt;/EndNote&gt;</w:instrText>
      </w:r>
      <w:r w:rsidR="00926C62">
        <w:fldChar w:fldCharType="separate"/>
      </w:r>
      <w:r>
        <w:fldChar w:fldCharType="end"/>
      </w:r>
    </w:p>
    <w:p w14:paraId="2A8E14F1" w14:textId="6A55D125" w:rsidR="001B42EA" w:rsidRDefault="00F326E8" w:rsidP="00E9121F">
      <w:pPr>
        <w:pStyle w:val="EndNoteBibliography"/>
      </w:pPr>
      <w:r>
        <mc:AlternateContent>
          <mc:Choice Requires="wpg">
            <w:drawing>
              <wp:anchor distT="0" distB="0" distL="114300" distR="114300" simplePos="0" relativeHeight="251658249" behindDoc="0" locked="0" layoutInCell="1" allowOverlap="1" wp14:anchorId="66A53451" wp14:editId="3B6FF7CB">
                <wp:simplePos x="0" y="0"/>
                <wp:positionH relativeFrom="column">
                  <wp:posOffset>15903</wp:posOffset>
                </wp:positionH>
                <wp:positionV relativeFrom="paragraph">
                  <wp:posOffset>252420</wp:posOffset>
                </wp:positionV>
                <wp:extent cx="5727065" cy="690174"/>
                <wp:effectExtent l="0" t="0" r="0" b="5334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7065" cy="690174"/>
                          <a:chOff x="0" y="-158"/>
                          <a:chExt cx="57270" cy="6900"/>
                        </a:xfrm>
                      </wpg:grpSpPr>
                      <wps:wsp>
                        <wps:cNvPr id="15" name="Text Box 23"/>
                        <wps:cNvSpPr txBox="1">
                          <a:spLocks noChangeArrowheads="1"/>
                        </wps:cNvSpPr>
                        <wps:spPr bwMode="auto">
                          <a:xfrm>
                            <a:off x="0" y="-158"/>
                            <a:ext cx="57270" cy="49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EE7465" w14:textId="5EF7DF0E" w:rsidR="001B42EA" w:rsidRDefault="001B42EA" w:rsidP="001B42EA">
                              <w:pPr>
                                <w:jc w:val="center"/>
                              </w:pPr>
                              <w:r>
                                <w:t>Xml file produced for each individual BP measurement from start of inflation to end of deflation (</w:t>
                              </w:r>
                              <w:proofErr w:type="gramStart"/>
                              <w:r>
                                <w:t>i.e.</w:t>
                              </w:r>
                              <w:proofErr w:type="gramEnd"/>
                              <w:r>
                                <w:t xml:space="preserve"> BPplus</w:t>
                              </w:r>
                              <w:r w:rsidR="00F326E8">
                                <w:t>_</w:t>
                              </w:r>
                              <w:r>
                                <w:t>0001.</w:t>
                              </w:r>
                              <w:r w:rsidR="00F326E8">
                                <w:t>xml</w:t>
                              </w:r>
                              <w:r>
                                <w:t>)</w:t>
                              </w:r>
                            </w:p>
                            <w:p w14:paraId="2FF4197D" w14:textId="77777777" w:rsidR="001B42EA" w:rsidRDefault="001B42EA" w:rsidP="001B42EA">
                              <w:pPr>
                                <w:jc w:val="center"/>
                              </w:pPr>
                            </w:p>
                          </w:txbxContent>
                        </wps:txbx>
                        <wps:bodyPr rot="0" vert="horz" wrap="square" lIns="91440" tIns="45720" rIns="91440" bIns="45720" anchor="t" anchorCtr="0" upright="1">
                          <a:noAutofit/>
                        </wps:bodyPr>
                      </wps:wsp>
                      <wps:wsp>
                        <wps:cNvPr id="16" name="Straight Arrow Connector 24"/>
                        <wps:cNvCnPr>
                          <a:cxnSpLocks noChangeShapeType="1"/>
                        </wps:cNvCnPr>
                        <wps:spPr bwMode="auto">
                          <a:xfrm>
                            <a:off x="28657" y="3866"/>
                            <a:ext cx="0" cy="2876"/>
                          </a:xfrm>
                          <a:prstGeom prst="straightConnector1">
                            <a:avLst/>
                          </a:prstGeom>
                          <a:noFill/>
                          <a:ln w="6350">
                            <a:solidFill>
                              <a:schemeClr val="accent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66A53451" id="Group 14" o:spid="_x0000_s1039" style="position:absolute;margin-left:1.25pt;margin-top:19.9pt;width:450.95pt;height:54.35pt;z-index:251658249" coordorigin=",-158" coordsize="57270,6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">
                <v:shape id="Text Box 23" o:spid="_x0000_s1040" type="#_x0000_t202" style="position:absolute;top:-158;width:57270;height:4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2DEE7465" w14:textId="5EF7DF0E" w:rsidR="001B42EA" w:rsidRDefault="001B42EA" w:rsidP="001B42EA">
                        <w:pPr>
                          <w:jc w:val="center"/>
                        </w:pPr>
                        <w:r>
                          <w:t>Xml file produced for each individual BP measurement from start of inflation to end of deflation (</w:t>
                        </w:r>
                        <w:proofErr w:type="gramStart"/>
                        <w:r>
                          <w:t>i.e.</w:t>
                        </w:r>
                        <w:proofErr w:type="gramEnd"/>
                        <w:r>
                          <w:t xml:space="preserve"> BPplus</w:t>
                        </w:r>
                        <w:r w:rsidR="00F326E8">
                          <w:t>_</w:t>
                        </w:r>
                        <w:r>
                          <w:t>0001.</w:t>
                        </w:r>
                        <w:r w:rsidR="00F326E8">
                          <w:t>xml</w:t>
                        </w:r>
                        <w:r>
                          <w:t>)</w:t>
                        </w:r>
                      </w:p>
                      <w:p w14:paraId="2FF4197D" w14:textId="77777777" w:rsidR="001B42EA" w:rsidRDefault="001B42EA" w:rsidP="001B42EA">
                        <w:pPr>
                          <w:jc w:val="center"/>
                        </w:pPr>
                      </w:p>
                    </w:txbxContent>
                  </v:textbox>
                </v:shape>
                <v:shape id="Straight Arrow Connector 24" o:spid="_x0000_s1041" type="#_x0000_t32" style="position:absolute;left:28657;top:3866;width:0;height:2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" strokecolor="#4472c4 [3204]" strokeweight=".5pt">
                  <v:stroke endarrow="block" joinstyle="miter"/>
                </v:shape>
              </v:group>
            </w:pict>
          </mc:Fallback>
        </mc:AlternateContent>
      </w:r>
    </w:p>
    <w:sectPr w:rsidR="001B42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627D00"/>
    <w:multiLevelType w:val="hybridMultilevel"/>
    <w:tmpl w:val="47EA3D6A"/>
    <w:lvl w:ilvl="0" w:tplc="752A3326">
      <w:start w:val="1"/>
      <w:numFmt w:val="decimal"/>
      <w:lvlText w:val="%1."/>
      <w:lvlJc w:val="left"/>
      <w:pPr>
        <w:ind w:left="1080" w:hanging="360"/>
      </w:pPr>
    </w:lvl>
    <w:lvl w:ilvl="1" w:tplc="C8D4E62E">
      <w:start w:val="1"/>
      <w:numFmt w:val="lowerLetter"/>
      <w:lvlText w:val="%2."/>
      <w:lvlJc w:val="left"/>
      <w:pPr>
        <w:ind w:left="1440" w:hanging="360"/>
      </w:pPr>
    </w:lvl>
    <w:lvl w:ilvl="2" w:tplc="00E48C18">
      <w:start w:val="1"/>
      <w:numFmt w:val="lowerRoman"/>
      <w:lvlText w:val="%3."/>
      <w:lvlJc w:val="right"/>
      <w:pPr>
        <w:ind w:left="2160" w:hanging="180"/>
      </w:pPr>
    </w:lvl>
    <w:lvl w:ilvl="3" w:tplc="E5F476F8">
      <w:start w:val="1"/>
      <w:numFmt w:val="decimal"/>
      <w:lvlText w:val="%4."/>
      <w:lvlJc w:val="left"/>
      <w:pPr>
        <w:ind w:left="2880" w:hanging="360"/>
      </w:pPr>
    </w:lvl>
    <w:lvl w:ilvl="4" w:tplc="80526C9A">
      <w:start w:val="1"/>
      <w:numFmt w:val="lowerLetter"/>
      <w:lvlText w:val="%5."/>
      <w:lvlJc w:val="left"/>
      <w:pPr>
        <w:ind w:left="3600" w:hanging="360"/>
      </w:pPr>
    </w:lvl>
    <w:lvl w:ilvl="5" w:tplc="ED1036FE">
      <w:start w:val="1"/>
      <w:numFmt w:val="lowerRoman"/>
      <w:lvlText w:val="%6."/>
      <w:lvlJc w:val="right"/>
      <w:pPr>
        <w:ind w:left="4320" w:hanging="180"/>
      </w:pPr>
    </w:lvl>
    <w:lvl w:ilvl="6" w:tplc="07DA8882">
      <w:start w:val="1"/>
      <w:numFmt w:val="decimal"/>
      <w:lvlText w:val="%7."/>
      <w:lvlJc w:val="left"/>
      <w:pPr>
        <w:ind w:left="5040" w:hanging="360"/>
      </w:pPr>
    </w:lvl>
    <w:lvl w:ilvl="7" w:tplc="5198AF98">
      <w:start w:val="1"/>
      <w:numFmt w:val="lowerLetter"/>
      <w:lvlText w:val="%8."/>
      <w:lvlJc w:val="left"/>
      <w:pPr>
        <w:ind w:left="5760" w:hanging="360"/>
      </w:pPr>
    </w:lvl>
    <w:lvl w:ilvl="8" w:tplc="C4F68CC0">
      <w:start w:val="1"/>
      <w:numFmt w:val="lowerRoman"/>
      <w:lvlText w:val="%9."/>
      <w:lvlJc w:val="right"/>
      <w:pPr>
        <w:ind w:left="6480" w:hanging="180"/>
      </w:pPr>
    </w:lvl>
  </w:abstractNum>
  <w:abstractNum w:abstractNumId="1" w15:restartNumberingAfterBreak="0">
    <w:nsid w:val="317D3F1D"/>
    <w:multiLevelType w:val="hybridMultilevel"/>
    <w:tmpl w:val="0E36777E"/>
    <w:lvl w:ilvl="0" w:tplc="62584994">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38CE04EA"/>
    <w:multiLevelType w:val="hybridMultilevel"/>
    <w:tmpl w:val="4B08F02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72234056">
    <w:abstractNumId w:val="1"/>
  </w:num>
  <w:num w:numId="2" w16cid:durableId="1493764183">
    <w:abstractNumId w:val="0"/>
  </w:num>
  <w:num w:numId="3" w16cid:durableId="12164321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61E"/>
    <w:rsid w:val="00023896"/>
    <w:rsid w:val="00026F74"/>
    <w:rsid w:val="00030726"/>
    <w:rsid w:val="000329AD"/>
    <w:rsid w:val="00070920"/>
    <w:rsid w:val="00070B1D"/>
    <w:rsid w:val="00083595"/>
    <w:rsid w:val="0009558F"/>
    <w:rsid w:val="000E0C02"/>
    <w:rsid w:val="000E273D"/>
    <w:rsid w:val="0014661E"/>
    <w:rsid w:val="00153226"/>
    <w:rsid w:val="001928B7"/>
    <w:rsid w:val="001B42EA"/>
    <w:rsid w:val="001E7B0D"/>
    <w:rsid w:val="001F440B"/>
    <w:rsid w:val="001F599A"/>
    <w:rsid w:val="00205DC8"/>
    <w:rsid w:val="0021289C"/>
    <w:rsid w:val="00224644"/>
    <w:rsid w:val="00227335"/>
    <w:rsid w:val="00227441"/>
    <w:rsid w:val="00261FF9"/>
    <w:rsid w:val="00266CBB"/>
    <w:rsid w:val="0029457F"/>
    <w:rsid w:val="002B075A"/>
    <w:rsid w:val="00366DCD"/>
    <w:rsid w:val="00390BEC"/>
    <w:rsid w:val="003A65DA"/>
    <w:rsid w:val="003D5BAE"/>
    <w:rsid w:val="00420997"/>
    <w:rsid w:val="004249D6"/>
    <w:rsid w:val="00443A54"/>
    <w:rsid w:val="004500C2"/>
    <w:rsid w:val="00456093"/>
    <w:rsid w:val="00480754"/>
    <w:rsid w:val="00480B7C"/>
    <w:rsid w:val="004D20BB"/>
    <w:rsid w:val="004F569A"/>
    <w:rsid w:val="00512049"/>
    <w:rsid w:val="0052248D"/>
    <w:rsid w:val="00566584"/>
    <w:rsid w:val="00575F67"/>
    <w:rsid w:val="005A31C9"/>
    <w:rsid w:val="005D34AE"/>
    <w:rsid w:val="005F6381"/>
    <w:rsid w:val="00623320"/>
    <w:rsid w:val="00633C6D"/>
    <w:rsid w:val="00676978"/>
    <w:rsid w:val="00693A69"/>
    <w:rsid w:val="006A4D44"/>
    <w:rsid w:val="006A4D9A"/>
    <w:rsid w:val="006B7F08"/>
    <w:rsid w:val="006D25AF"/>
    <w:rsid w:val="006F7C15"/>
    <w:rsid w:val="006FF620"/>
    <w:rsid w:val="00710157"/>
    <w:rsid w:val="0076095D"/>
    <w:rsid w:val="00762489"/>
    <w:rsid w:val="00782BCD"/>
    <w:rsid w:val="007856D1"/>
    <w:rsid w:val="007938B9"/>
    <w:rsid w:val="007A632C"/>
    <w:rsid w:val="007B4CC3"/>
    <w:rsid w:val="007C2DCE"/>
    <w:rsid w:val="007D0EF2"/>
    <w:rsid w:val="007D2C89"/>
    <w:rsid w:val="007D7D37"/>
    <w:rsid w:val="007E742D"/>
    <w:rsid w:val="008268A7"/>
    <w:rsid w:val="00827031"/>
    <w:rsid w:val="00833F6D"/>
    <w:rsid w:val="00842D28"/>
    <w:rsid w:val="00862E29"/>
    <w:rsid w:val="00864D8B"/>
    <w:rsid w:val="00881C6F"/>
    <w:rsid w:val="008E3258"/>
    <w:rsid w:val="008F001F"/>
    <w:rsid w:val="00931DF0"/>
    <w:rsid w:val="00944F38"/>
    <w:rsid w:val="009661F0"/>
    <w:rsid w:val="009801C0"/>
    <w:rsid w:val="00981E7E"/>
    <w:rsid w:val="009A5B0D"/>
    <w:rsid w:val="009C583F"/>
    <w:rsid w:val="009F1267"/>
    <w:rsid w:val="009F3044"/>
    <w:rsid w:val="00A21678"/>
    <w:rsid w:val="00A34A17"/>
    <w:rsid w:val="00A37398"/>
    <w:rsid w:val="00A37EEF"/>
    <w:rsid w:val="00B1321B"/>
    <w:rsid w:val="00B446BB"/>
    <w:rsid w:val="00B45663"/>
    <w:rsid w:val="00B65256"/>
    <w:rsid w:val="00BC26F2"/>
    <w:rsid w:val="00BC73A7"/>
    <w:rsid w:val="00BE25AE"/>
    <w:rsid w:val="00BF2AF3"/>
    <w:rsid w:val="00C17F6F"/>
    <w:rsid w:val="00C21CF8"/>
    <w:rsid w:val="00C244E9"/>
    <w:rsid w:val="00C45F86"/>
    <w:rsid w:val="00C47CF0"/>
    <w:rsid w:val="00C73083"/>
    <w:rsid w:val="00C86A93"/>
    <w:rsid w:val="00CA0F03"/>
    <w:rsid w:val="00CA129D"/>
    <w:rsid w:val="00CE0F1C"/>
    <w:rsid w:val="00CE28C9"/>
    <w:rsid w:val="00CF20C0"/>
    <w:rsid w:val="00D250E4"/>
    <w:rsid w:val="00D3213C"/>
    <w:rsid w:val="00D32D1C"/>
    <w:rsid w:val="00D33F33"/>
    <w:rsid w:val="00D65FAD"/>
    <w:rsid w:val="00D83CD4"/>
    <w:rsid w:val="00DB2241"/>
    <w:rsid w:val="00DD62B5"/>
    <w:rsid w:val="00E1370C"/>
    <w:rsid w:val="00E141A4"/>
    <w:rsid w:val="00E548B6"/>
    <w:rsid w:val="00E72D86"/>
    <w:rsid w:val="00E8302A"/>
    <w:rsid w:val="00E9121F"/>
    <w:rsid w:val="00EF3E31"/>
    <w:rsid w:val="00F02B66"/>
    <w:rsid w:val="00F24D4A"/>
    <w:rsid w:val="00F31A9C"/>
    <w:rsid w:val="00F326E8"/>
    <w:rsid w:val="00F37C6A"/>
    <w:rsid w:val="00F750F3"/>
    <w:rsid w:val="00F939E2"/>
    <w:rsid w:val="00FA315E"/>
    <w:rsid w:val="00FB3B65"/>
    <w:rsid w:val="00FC2841"/>
    <w:rsid w:val="00FD6ED0"/>
    <w:rsid w:val="00FE3D7D"/>
    <w:rsid w:val="00FF6CFB"/>
    <w:rsid w:val="02C01698"/>
    <w:rsid w:val="0417580B"/>
    <w:rsid w:val="05EAA4DB"/>
    <w:rsid w:val="065C626B"/>
    <w:rsid w:val="0B547EE3"/>
    <w:rsid w:val="0C5BEF5C"/>
    <w:rsid w:val="11422F4E"/>
    <w:rsid w:val="12F4281C"/>
    <w:rsid w:val="1510653E"/>
    <w:rsid w:val="177B1A6C"/>
    <w:rsid w:val="185941D2"/>
    <w:rsid w:val="196CE39B"/>
    <w:rsid w:val="1B423268"/>
    <w:rsid w:val="1BA5B3D8"/>
    <w:rsid w:val="1D60A0E3"/>
    <w:rsid w:val="1E62A955"/>
    <w:rsid w:val="1FFA2493"/>
    <w:rsid w:val="21A8C8CC"/>
    <w:rsid w:val="2216571D"/>
    <w:rsid w:val="223DAD37"/>
    <w:rsid w:val="242BBABD"/>
    <w:rsid w:val="264EA3A8"/>
    <w:rsid w:val="27211B21"/>
    <w:rsid w:val="2823E462"/>
    <w:rsid w:val="28B6C408"/>
    <w:rsid w:val="29BC7ACE"/>
    <w:rsid w:val="2AC03AE8"/>
    <w:rsid w:val="2BD5AAAD"/>
    <w:rsid w:val="344DF4D1"/>
    <w:rsid w:val="34671D2E"/>
    <w:rsid w:val="35850858"/>
    <w:rsid w:val="3602ED8F"/>
    <w:rsid w:val="36B2E883"/>
    <w:rsid w:val="39398A32"/>
    <w:rsid w:val="3CE2797C"/>
    <w:rsid w:val="3EF7C9DF"/>
    <w:rsid w:val="3FB96135"/>
    <w:rsid w:val="404C789F"/>
    <w:rsid w:val="41FC5194"/>
    <w:rsid w:val="46550CDA"/>
    <w:rsid w:val="467F09BA"/>
    <w:rsid w:val="4838BA75"/>
    <w:rsid w:val="4A419FC3"/>
    <w:rsid w:val="4A9D6BC7"/>
    <w:rsid w:val="4C45B30D"/>
    <w:rsid w:val="4DAE90E1"/>
    <w:rsid w:val="4FBA718C"/>
    <w:rsid w:val="5029E8C1"/>
    <w:rsid w:val="5497E585"/>
    <w:rsid w:val="58E1F430"/>
    <w:rsid w:val="59B8AA5C"/>
    <w:rsid w:val="5DA532AD"/>
    <w:rsid w:val="5E4F76BD"/>
    <w:rsid w:val="5EE9EA63"/>
    <w:rsid w:val="60B89F85"/>
    <w:rsid w:val="618D7073"/>
    <w:rsid w:val="64E8D41D"/>
    <w:rsid w:val="650970AC"/>
    <w:rsid w:val="658C10A8"/>
    <w:rsid w:val="66CC3417"/>
    <w:rsid w:val="67DB83C8"/>
    <w:rsid w:val="6B1CE3EB"/>
    <w:rsid w:val="6B23EE03"/>
    <w:rsid w:val="6C130285"/>
    <w:rsid w:val="6D1AF2DB"/>
    <w:rsid w:val="6FA21214"/>
    <w:rsid w:val="717DF862"/>
    <w:rsid w:val="73452E46"/>
    <w:rsid w:val="77D2A42F"/>
    <w:rsid w:val="78189F69"/>
    <w:rsid w:val="7A0E8ADB"/>
    <w:rsid w:val="7B0CE487"/>
    <w:rsid w:val="7DAD327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08E44F"/>
  <w15:chartTrackingRefBased/>
  <w15:docId w15:val="{9E5249C7-DC36-4A25-BD4E-89ED114F4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61E"/>
    <w:pPr>
      <w:ind w:left="720"/>
      <w:contextualSpacing/>
    </w:pPr>
  </w:style>
  <w:style w:type="paragraph" w:customStyle="1" w:styleId="EndNoteBibliography">
    <w:name w:val="EndNote Bibliography"/>
    <w:basedOn w:val="Normal"/>
    <w:link w:val="EndNoteBibliographyChar"/>
    <w:rsid w:val="0014661E"/>
    <w:pPr>
      <w:spacing w:line="240" w:lineRule="auto"/>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14661E"/>
    <w:rPr>
      <w:rFonts w:ascii="Calibri" w:hAnsi="Calibri" w:cs="Calibri"/>
      <w:noProof/>
      <w:kern w:val="2"/>
      <w:lang w:val="en-US"/>
      <w14:ligatures w14:val="standardContextual"/>
    </w:rPr>
  </w:style>
  <w:style w:type="paragraph" w:styleId="Revision">
    <w:name w:val="Revision"/>
    <w:hidden/>
    <w:uiPriority w:val="99"/>
    <w:semiHidden/>
    <w:rsid w:val="00070920"/>
    <w:pPr>
      <w:spacing w:after="0" w:line="240" w:lineRule="auto"/>
    </w:pPr>
  </w:style>
  <w:style w:type="character" w:styleId="CommentReference">
    <w:name w:val="annotation reference"/>
    <w:basedOn w:val="DefaultParagraphFont"/>
    <w:uiPriority w:val="99"/>
    <w:semiHidden/>
    <w:unhideWhenUsed/>
    <w:rsid w:val="007D2C89"/>
    <w:rPr>
      <w:sz w:val="16"/>
      <w:szCs w:val="16"/>
    </w:rPr>
  </w:style>
  <w:style w:type="paragraph" w:styleId="CommentText">
    <w:name w:val="annotation text"/>
    <w:basedOn w:val="Normal"/>
    <w:link w:val="CommentTextChar"/>
    <w:uiPriority w:val="99"/>
    <w:unhideWhenUsed/>
    <w:rsid w:val="007D2C89"/>
    <w:pPr>
      <w:spacing w:line="240" w:lineRule="auto"/>
    </w:pPr>
    <w:rPr>
      <w:sz w:val="20"/>
      <w:szCs w:val="20"/>
    </w:rPr>
  </w:style>
  <w:style w:type="character" w:customStyle="1" w:styleId="CommentTextChar">
    <w:name w:val="Comment Text Char"/>
    <w:basedOn w:val="DefaultParagraphFont"/>
    <w:link w:val="CommentText"/>
    <w:uiPriority w:val="99"/>
    <w:rsid w:val="007D2C89"/>
    <w:rPr>
      <w:sz w:val="20"/>
      <w:szCs w:val="20"/>
    </w:rPr>
  </w:style>
  <w:style w:type="paragraph" w:styleId="CommentSubject">
    <w:name w:val="annotation subject"/>
    <w:basedOn w:val="CommentText"/>
    <w:next w:val="CommentText"/>
    <w:link w:val="CommentSubjectChar"/>
    <w:uiPriority w:val="99"/>
    <w:semiHidden/>
    <w:unhideWhenUsed/>
    <w:rsid w:val="007D2C89"/>
    <w:rPr>
      <w:b/>
      <w:bCs/>
    </w:rPr>
  </w:style>
  <w:style w:type="character" w:customStyle="1" w:styleId="CommentSubjectChar">
    <w:name w:val="Comment Subject Char"/>
    <w:basedOn w:val="CommentTextChar"/>
    <w:link w:val="CommentSubject"/>
    <w:uiPriority w:val="99"/>
    <w:semiHidden/>
    <w:rsid w:val="007D2C8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94</TotalTime>
  <Pages>1</Pages>
  <Words>441</Words>
  <Characters>2515</Characters>
  <Application>Microsoft Office Word</Application>
  <DocSecurity>4</DocSecurity>
  <Lines>20</Lines>
  <Paragraphs>5</Paragraphs>
  <ScaleCrop>false</ScaleCrop>
  <Company/>
  <LinksUpToDate>false</LinksUpToDate>
  <CharactersWithSpaces>2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 Corney</dc:creator>
  <cp:keywords/>
  <dc:description/>
  <cp:lastModifiedBy>Raph Corney</cp:lastModifiedBy>
  <cp:revision>88</cp:revision>
  <dcterms:created xsi:type="dcterms:W3CDTF">2023-04-12T19:39:00Z</dcterms:created>
  <dcterms:modified xsi:type="dcterms:W3CDTF">2023-04-17T22:32:00Z</dcterms:modified>
</cp:coreProperties>
</file>